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0300983" w14:textId="77777777" w:rsidR="00D75207" w:rsidRPr="00737D4C" w:rsidRDefault="00D75207" w:rsidP="00D75207">
      <w:pPr>
        <w:spacing w:after="0" w:line="240" w:lineRule="auto"/>
        <w:jc w:val="center"/>
        <w:rPr>
          <w:rFonts w:cs="Arial"/>
          <w:b/>
          <w:sz w:val="36"/>
          <w:szCs w:val="44"/>
        </w:rPr>
      </w:pPr>
      <w:r w:rsidRPr="00737D4C">
        <w:rPr>
          <w:rFonts w:cs="Arial"/>
          <w:b/>
          <w:sz w:val="36"/>
          <w:szCs w:val="44"/>
        </w:rPr>
        <w:t>CCT College Dublin</w:t>
      </w:r>
    </w:p>
    <w:p w14:paraId="0DE9B1E5" w14:textId="77777777" w:rsidR="00D75207" w:rsidRPr="00737D4C" w:rsidRDefault="00D75207" w:rsidP="00D75207">
      <w:pPr>
        <w:spacing w:after="0" w:line="240" w:lineRule="auto"/>
        <w:rPr>
          <w:rFonts w:cs="Arial"/>
          <w:b/>
          <w:sz w:val="28"/>
          <w:szCs w:val="44"/>
        </w:rPr>
      </w:pPr>
    </w:p>
    <w:p w14:paraId="595A66B9" w14:textId="77777777" w:rsidR="00D75207" w:rsidRPr="00737D4C" w:rsidRDefault="00D75207" w:rsidP="00D75207">
      <w:pPr>
        <w:pBdr>
          <w:bottom w:val="single" w:sz="12" w:space="1" w:color="auto"/>
        </w:pBdr>
        <w:spacing w:after="0" w:line="240" w:lineRule="auto"/>
        <w:jc w:val="center"/>
        <w:rPr>
          <w:rFonts w:cs="Arial"/>
          <w:b/>
          <w:sz w:val="28"/>
          <w:szCs w:val="44"/>
        </w:rPr>
      </w:pPr>
      <w:r w:rsidRPr="00737D4C">
        <w:rPr>
          <w:rFonts w:cs="Arial"/>
          <w:b/>
          <w:sz w:val="28"/>
          <w:szCs w:val="44"/>
        </w:rPr>
        <w:t>Assessment Cover Page</w:t>
      </w:r>
    </w:p>
    <w:p w14:paraId="7C239A73" w14:textId="77777777" w:rsidR="00D75207" w:rsidRPr="00737D4C" w:rsidRDefault="00D75207" w:rsidP="00D75207">
      <w:pPr>
        <w:pBdr>
          <w:bottom w:val="single" w:sz="12" w:space="1" w:color="auto"/>
        </w:pBdr>
        <w:spacing w:after="0" w:line="240" w:lineRule="auto"/>
        <w:jc w:val="center"/>
        <w:rPr>
          <w:rFonts w:cs="Arial"/>
          <w:bCs/>
          <w:i/>
          <w:iCs/>
          <w:color w:val="FF0000"/>
        </w:rPr>
      </w:pPr>
      <w:r w:rsidRPr="00737D4C">
        <w:rPr>
          <w:rFonts w:cs="Arial"/>
          <w:bCs/>
          <w:i/>
          <w:iCs/>
          <w:color w:val="FF0000"/>
        </w:rPr>
        <w:t xml:space="preserve">To be provided separately as a word doc for students to include with every </w:t>
      </w:r>
      <w:proofErr w:type="gramStart"/>
      <w:r w:rsidRPr="00737D4C">
        <w:rPr>
          <w:rFonts w:cs="Arial"/>
          <w:bCs/>
          <w:i/>
          <w:iCs/>
          <w:color w:val="FF0000"/>
        </w:rPr>
        <w:t>submission</w:t>
      </w:r>
      <w:proofErr w:type="gramEnd"/>
    </w:p>
    <w:p w14:paraId="7CE92669" w14:textId="77777777" w:rsidR="00D75207" w:rsidRPr="00737D4C" w:rsidRDefault="00D75207" w:rsidP="00D75207">
      <w:pPr>
        <w:pBdr>
          <w:bottom w:val="single" w:sz="12" w:space="1" w:color="auto"/>
        </w:pBdr>
        <w:spacing w:after="0" w:line="240" w:lineRule="auto"/>
        <w:jc w:val="center"/>
        <w:rPr>
          <w:rFonts w:cs="Arial"/>
          <w:b/>
          <w:sz w:val="28"/>
          <w:szCs w:val="44"/>
        </w:rPr>
      </w:pPr>
    </w:p>
    <w:p w14:paraId="17737512" w14:textId="77777777" w:rsidR="00D75207" w:rsidRPr="00737D4C" w:rsidRDefault="00D75207" w:rsidP="00D75207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63"/>
        <w:gridCol w:w="6753"/>
      </w:tblGrid>
      <w:tr w:rsidR="00D75207" w:rsidRPr="00737D4C" w14:paraId="3ACF73C4" w14:textId="77777777" w:rsidTr="003B5763">
        <w:tc>
          <w:tcPr>
            <w:tcW w:w="2263" w:type="dxa"/>
          </w:tcPr>
          <w:p w14:paraId="435EEECF" w14:textId="77777777" w:rsidR="00D75207" w:rsidRPr="00737D4C" w:rsidRDefault="00D75207" w:rsidP="003B5763">
            <w:pPr>
              <w:rPr>
                <w:b/>
                <w:bCs/>
              </w:rPr>
            </w:pPr>
            <w:r w:rsidRPr="00737D4C">
              <w:rPr>
                <w:b/>
                <w:bCs/>
              </w:rPr>
              <w:t>Module Title:</w:t>
            </w:r>
          </w:p>
          <w:p w14:paraId="2BFC48AD" w14:textId="77777777" w:rsidR="00D75207" w:rsidRPr="00737D4C" w:rsidRDefault="00D75207" w:rsidP="003B5763">
            <w:pPr>
              <w:rPr>
                <w:b/>
                <w:bCs/>
              </w:rPr>
            </w:pPr>
          </w:p>
        </w:tc>
        <w:tc>
          <w:tcPr>
            <w:tcW w:w="6753" w:type="dxa"/>
          </w:tcPr>
          <w:p w14:paraId="31C7BB27" w14:textId="77777777" w:rsidR="00D75207" w:rsidRDefault="00042993" w:rsidP="003B5763">
            <w:r>
              <w:t>Programming for Data Analysis, Machine Learning for Data Analysis, Statistics for Data Analy</w:t>
            </w:r>
            <w:r w:rsidR="00C8785F">
              <w:t>tics</w:t>
            </w:r>
            <w:r>
              <w:t xml:space="preserve">, </w:t>
            </w:r>
            <w:r w:rsidR="00C8785F">
              <w:t>Data Preparation &amp; Visualisation</w:t>
            </w:r>
          </w:p>
          <w:p w14:paraId="087CE7A6" w14:textId="42C14319" w:rsidR="00C71731" w:rsidRPr="00737D4C" w:rsidRDefault="00C71731" w:rsidP="003B5763"/>
        </w:tc>
      </w:tr>
      <w:tr w:rsidR="00D75207" w:rsidRPr="00737D4C" w14:paraId="4E619CBC" w14:textId="77777777" w:rsidTr="003B5763">
        <w:tc>
          <w:tcPr>
            <w:tcW w:w="2263" w:type="dxa"/>
          </w:tcPr>
          <w:p w14:paraId="43990357" w14:textId="77777777" w:rsidR="00D75207" w:rsidRPr="00737D4C" w:rsidRDefault="00D75207" w:rsidP="003B5763">
            <w:pPr>
              <w:rPr>
                <w:b/>
                <w:bCs/>
              </w:rPr>
            </w:pPr>
            <w:r w:rsidRPr="00737D4C">
              <w:rPr>
                <w:b/>
                <w:bCs/>
              </w:rPr>
              <w:t>Assessment Title:</w:t>
            </w:r>
          </w:p>
          <w:p w14:paraId="6021F1FA" w14:textId="77777777" w:rsidR="00D75207" w:rsidRPr="00737D4C" w:rsidRDefault="00D75207" w:rsidP="003B5763">
            <w:pPr>
              <w:rPr>
                <w:b/>
                <w:bCs/>
              </w:rPr>
            </w:pPr>
          </w:p>
        </w:tc>
        <w:tc>
          <w:tcPr>
            <w:tcW w:w="6753" w:type="dxa"/>
          </w:tcPr>
          <w:p w14:paraId="114CE7B4" w14:textId="46091D43" w:rsidR="00D75207" w:rsidRPr="00737D4C" w:rsidRDefault="00C71731" w:rsidP="003B5763">
            <w:r>
              <w:t>CA2 50% Integrated Assessment</w:t>
            </w:r>
          </w:p>
        </w:tc>
      </w:tr>
      <w:tr w:rsidR="00D75207" w:rsidRPr="00737D4C" w14:paraId="4BB24BED" w14:textId="77777777" w:rsidTr="003B5763">
        <w:tc>
          <w:tcPr>
            <w:tcW w:w="2263" w:type="dxa"/>
          </w:tcPr>
          <w:p w14:paraId="11C6C8EB" w14:textId="77777777" w:rsidR="00D75207" w:rsidRPr="00737D4C" w:rsidRDefault="00D75207" w:rsidP="003B5763">
            <w:pPr>
              <w:rPr>
                <w:b/>
                <w:bCs/>
              </w:rPr>
            </w:pPr>
            <w:r w:rsidRPr="00737D4C">
              <w:rPr>
                <w:b/>
                <w:bCs/>
              </w:rPr>
              <w:t>Lecturer Name:</w:t>
            </w:r>
          </w:p>
          <w:p w14:paraId="12169313" w14:textId="77777777" w:rsidR="00D75207" w:rsidRPr="00737D4C" w:rsidRDefault="00D75207" w:rsidP="003B5763">
            <w:pPr>
              <w:rPr>
                <w:b/>
                <w:bCs/>
              </w:rPr>
            </w:pPr>
          </w:p>
        </w:tc>
        <w:tc>
          <w:tcPr>
            <w:tcW w:w="6753" w:type="dxa"/>
          </w:tcPr>
          <w:p w14:paraId="335BCD55" w14:textId="77777777" w:rsidR="00D75207" w:rsidRDefault="0021197C" w:rsidP="003B5763">
            <w:pPr>
              <w:rPr>
                <w:i/>
                <w:color w:val="333333"/>
              </w:rPr>
            </w:pPr>
            <w:r>
              <w:rPr>
                <w:i/>
                <w:color w:val="333333"/>
              </w:rPr>
              <w:t xml:space="preserve">Marina </w:t>
            </w:r>
            <w:proofErr w:type="spellStart"/>
            <w:r>
              <w:rPr>
                <w:i/>
                <w:color w:val="333333"/>
              </w:rPr>
              <w:t>Iantorno</w:t>
            </w:r>
            <w:proofErr w:type="spellEnd"/>
          </w:p>
          <w:p w14:paraId="7C3C40C1" w14:textId="77777777" w:rsidR="004F11B2" w:rsidRDefault="004F11B2" w:rsidP="004F11B2">
            <w:pPr>
              <w:rPr>
                <w:i/>
                <w:color w:val="333333"/>
              </w:rPr>
            </w:pPr>
            <w:r>
              <w:rPr>
                <w:i/>
                <w:color w:val="333333"/>
              </w:rPr>
              <w:t>Sam Weiss</w:t>
            </w:r>
          </w:p>
          <w:p w14:paraId="2E8D2CD8" w14:textId="77777777" w:rsidR="004F11B2" w:rsidRDefault="004F11B2" w:rsidP="004F11B2">
            <w:pPr>
              <w:rPr>
                <w:i/>
                <w:color w:val="333333"/>
              </w:rPr>
            </w:pPr>
            <w:r>
              <w:rPr>
                <w:i/>
                <w:color w:val="333333"/>
              </w:rPr>
              <w:t>Muhammad Iqbal</w:t>
            </w:r>
          </w:p>
          <w:p w14:paraId="0016B917" w14:textId="77777777" w:rsidR="0021197C" w:rsidRDefault="004F11B2" w:rsidP="004F11B2">
            <w:pPr>
              <w:rPr>
                <w:i/>
                <w:color w:val="333333"/>
              </w:rPr>
            </w:pPr>
            <w:r>
              <w:rPr>
                <w:i/>
                <w:color w:val="333333"/>
              </w:rPr>
              <w:t>David McQuaid</w:t>
            </w:r>
          </w:p>
          <w:p w14:paraId="0715001F" w14:textId="78FE2744" w:rsidR="004F11B2" w:rsidRPr="00737D4C" w:rsidRDefault="004F11B2" w:rsidP="004F11B2"/>
        </w:tc>
      </w:tr>
      <w:tr w:rsidR="00D75207" w:rsidRPr="00737D4C" w14:paraId="6F52EFE6" w14:textId="77777777" w:rsidTr="003B5763">
        <w:tc>
          <w:tcPr>
            <w:tcW w:w="2263" w:type="dxa"/>
          </w:tcPr>
          <w:p w14:paraId="12179273" w14:textId="77777777" w:rsidR="00D75207" w:rsidRPr="00737D4C" w:rsidRDefault="00D75207" w:rsidP="003B5763">
            <w:pPr>
              <w:rPr>
                <w:b/>
                <w:bCs/>
              </w:rPr>
            </w:pPr>
            <w:r w:rsidRPr="00737D4C">
              <w:rPr>
                <w:b/>
                <w:bCs/>
              </w:rPr>
              <w:t>Student Full Name:</w:t>
            </w:r>
          </w:p>
          <w:p w14:paraId="2D5A06F7" w14:textId="77777777" w:rsidR="00D75207" w:rsidRPr="00737D4C" w:rsidRDefault="00D75207" w:rsidP="003B5763">
            <w:pPr>
              <w:rPr>
                <w:b/>
                <w:bCs/>
              </w:rPr>
            </w:pPr>
          </w:p>
        </w:tc>
        <w:tc>
          <w:tcPr>
            <w:tcW w:w="6753" w:type="dxa"/>
          </w:tcPr>
          <w:p w14:paraId="71CA0C9E" w14:textId="446B494B" w:rsidR="00D75207" w:rsidRPr="00737D4C" w:rsidRDefault="00211CF1" w:rsidP="003B5763">
            <w:r>
              <w:t>Patrick O’ Connor</w:t>
            </w:r>
          </w:p>
        </w:tc>
      </w:tr>
      <w:tr w:rsidR="00D75207" w:rsidRPr="00737D4C" w14:paraId="6901F5E6" w14:textId="77777777" w:rsidTr="003B5763">
        <w:tc>
          <w:tcPr>
            <w:tcW w:w="2263" w:type="dxa"/>
          </w:tcPr>
          <w:p w14:paraId="5BCA36F9" w14:textId="77777777" w:rsidR="00D75207" w:rsidRPr="00737D4C" w:rsidRDefault="00D75207" w:rsidP="003B5763">
            <w:pPr>
              <w:rPr>
                <w:b/>
                <w:bCs/>
              </w:rPr>
            </w:pPr>
            <w:r w:rsidRPr="00737D4C">
              <w:rPr>
                <w:b/>
                <w:bCs/>
              </w:rPr>
              <w:t>Student Number:</w:t>
            </w:r>
          </w:p>
          <w:p w14:paraId="77ABE85D" w14:textId="77777777" w:rsidR="00D75207" w:rsidRPr="00737D4C" w:rsidRDefault="00D75207" w:rsidP="003B5763">
            <w:pPr>
              <w:rPr>
                <w:b/>
                <w:bCs/>
              </w:rPr>
            </w:pPr>
          </w:p>
        </w:tc>
        <w:tc>
          <w:tcPr>
            <w:tcW w:w="6753" w:type="dxa"/>
          </w:tcPr>
          <w:p w14:paraId="18FE25EF" w14:textId="0DD75926" w:rsidR="00D75207" w:rsidRPr="00737D4C" w:rsidRDefault="00E7396B" w:rsidP="003B5763">
            <w:r>
              <w:rPr>
                <w:rFonts w:ascii="Segoe UI" w:hAnsi="Segoe UI" w:cs="Segoe UI"/>
                <w:color w:val="242424"/>
                <w:sz w:val="23"/>
                <w:szCs w:val="23"/>
                <w:shd w:val="clear" w:color="auto" w:fill="FFFFFF"/>
              </w:rPr>
              <w:t>sbs23060</w:t>
            </w:r>
          </w:p>
        </w:tc>
      </w:tr>
      <w:tr w:rsidR="00D75207" w:rsidRPr="00737D4C" w14:paraId="61C64883" w14:textId="77777777" w:rsidTr="003B5763">
        <w:tc>
          <w:tcPr>
            <w:tcW w:w="2263" w:type="dxa"/>
          </w:tcPr>
          <w:p w14:paraId="0B435B9D" w14:textId="77777777" w:rsidR="00D75207" w:rsidRPr="00737D4C" w:rsidRDefault="00D75207" w:rsidP="003B5763">
            <w:pPr>
              <w:rPr>
                <w:b/>
                <w:bCs/>
              </w:rPr>
            </w:pPr>
            <w:r w:rsidRPr="00737D4C">
              <w:rPr>
                <w:b/>
                <w:bCs/>
              </w:rPr>
              <w:t>Assessment Due Date:</w:t>
            </w:r>
          </w:p>
          <w:p w14:paraId="321E4E75" w14:textId="77777777" w:rsidR="00D75207" w:rsidRPr="00737D4C" w:rsidRDefault="00D75207" w:rsidP="003B5763">
            <w:pPr>
              <w:rPr>
                <w:b/>
                <w:bCs/>
              </w:rPr>
            </w:pPr>
          </w:p>
        </w:tc>
        <w:tc>
          <w:tcPr>
            <w:tcW w:w="6753" w:type="dxa"/>
          </w:tcPr>
          <w:p w14:paraId="4FB4AFBA" w14:textId="3E405C1B" w:rsidR="00D75207" w:rsidRPr="00737D4C" w:rsidRDefault="00705740" w:rsidP="003B5763">
            <w:r>
              <w:t>26/05/2023</w:t>
            </w:r>
          </w:p>
        </w:tc>
      </w:tr>
      <w:tr w:rsidR="00D75207" w:rsidRPr="00737D4C" w14:paraId="7CEB303B" w14:textId="77777777" w:rsidTr="003B5763">
        <w:tc>
          <w:tcPr>
            <w:tcW w:w="2263" w:type="dxa"/>
          </w:tcPr>
          <w:p w14:paraId="0ED8B08B" w14:textId="77777777" w:rsidR="00D75207" w:rsidRPr="00737D4C" w:rsidRDefault="00D75207" w:rsidP="003B5763">
            <w:pPr>
              <w:rPr>
                <w:b/>
                <w:bCs/>
              </w:rPr>
            </w:pPr>
            <w:r w:rsidRPr="00737D4C">
              <w:rPr>
                <w:b/>
                <w:bCs/>
              </w:rPr>
              <w:t>Date of Submission:</w:t>
            </w:r>
          </w:p>
          <w:p w14:paraId="29F98E01" w14:textId="77777777" w:rsidR="00D75207" w:rsidRPr="00737D4C" w:rsidRDefault="00D75207" w:rsidP="003B5763">
            <w:pPr>
              <w:rPr>
                <w:b/>
                <w:bCs/>
              </w:rPr>
            </w:pPr>
          </w:p>
        </w:tc>
        <w:tc>
          <w:tcPr>
            <w:tcW w:w="6753" w:type="dxa"/>
          </w:tcPr>
          <w:p w14:paraId="65C9771B" w14:textId="7BB27B90" w:rsidR="00D75207" w:rsidRPr="00737D4C" w:rsidRDefault="006D6B07" w:rsidP="003B5763">
            <w:r>
              <w:t>26/05/2023</w:t>
            </w:r>
          </w:p>
        </w:tc>
      </w:tr>
    </w:tbl>
    <w:p w14:paraId="65A63713" w14:textId="77777777" w:rsidR="00D75207" w:rsidRPr="00737D4C" w:rsidRDefault="00D75207" w:rsidP="00D75207"/>
    <w:p w14:paraId="349BC69E" w14:textId="77777777" w:rsidR="00D75207" w:rsidRPr="00737D4C" w:rsidRDefault="00D75207" w:rsidP="00D75207">
      <w:pPr>
        <w:pBdr>
          <w:bottom w:val="single" w:sz="12" w:space="31" w:color="auto"/>
        </w:pBdr>
        <w:spacing w:after="0" w:line="240" w:lineRule="auto"/>
        <w:rPr>
          <w:rFonts w:cs="Arial"/>
          <w:b/>
          <w:sz w:val="20"/>
        </w:rPr>
      </w:pPr>
    </w:p>
    <w:p w14:paraId="571F78C2" w14:textId="77777777" w:rsidR="00D75207" w:rsidRPr="00737D4C" w:rsidRDefault="00D75207" w:rsidP="00D75207">
      <w:pPr>
        <w:pBdr>
          <w:bottom w:val="single" w:sz="12" w:space="31" w:color="auto"/>
        </w:pBdr>
        <w:spacing w:after="0" w:line="240" w:lineRule="auto"/>
        <w:rPr>
          <w:rFonts w:cs="Arial"/>
          <w:b/>
          <w:sz w:val="20"/>
        </w:rPr>
      </w:pPr>
    </w:p>
    <w:p w14:paraId="6D6890C0" w14:textId="77777777" w:rsidR="00D75207" w:rsidRPr="00737D4C" w:rsidRDefault="00D75207" w:rsidP="00D75207">
      <w:pPr>
        <w:spacing w:after="0" w:line="240" w:lineRule="auto"/>
        <w:rPr>
          <w:rFonts w:cs="Arial"/>
          <w:b/>
          <w:sz w:val="20"/>
        </w:rPr>
      </w:pPr>
    </w:p>
    <w:p w14:paraId="5F8613A1" w14:textId="77777777" w:rsidR="00D75207" w:rsidRPr="00737D4C" w:rsidRDefault="00D75207" w:rsidP="00D75207">
      <w:pPr>
        <w:spacing w:after="0" w:line="240" w:lineRule="auto"/>
        <w:rPr>
          <w:rFonts w:cs="Arial"/>
          <w:b/>
          <w:sz w:val="20"/>
        </w:rPr>
      </w:pPr>
      <w:r w:rsidRPr="00737D4C">
        <w:rPr>
          <w:rFonts w:cs="Arial"/>
          <w:b/>
          <w:sz w:val="20"/>
        </w:rPr>
        <w:t xml:space="preserve">Declaration </w:t>
      </w:r>
    </w:p>
    <w:p w14:paraId="35ABE753" w14:textId="77777777" w:rsidR="00D75207" w:rsidRPr="00737D4C" w:rsidRDefault="00D75207" w:rsidP="00D75207">
      <w:pPr>
        <w:spacing w:after="0" w:line="240" w:lineRule="auto"/>
        <w:rPr>
          <w:rFonts w:cs="Arial"/>
          <w:sz w:val="20"/>
        </w:rPr>
      </w:pPr>
      <w:r w:rsidRPr="00737D4C">
        <w:rPr>
          <w:rFonts w:cs="Arial"/>
          <w:sz w:val="20"/>
        </w:rPr>
        <w:tab/>
      </w:r>
      <w:r w:rsidRPr="00737D4C">
        <w:rPr>
          <w:rFonts w:cs="Arial"/>
          <w:sz w:val="20"/>
        </w:rPr>
        <w:tab/>
      </w:r>
      <w:r w:rsidRPr="00737D4C">
        <w:rPr>
          <w:rFonts w:cs="Arial"/>
          <w:sz w:val="20"/>
        </w:rPr>
        <w:tab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6"/>
      </w:tblGrid>
      <w:tr w:rsidR="00D75207" w:rsidRPr="00737D4C" w14:paraId="5AA75276" w14:textId="77777777" w:rsidTr="003B5763">
        <w:trPr>
          <w:trHeight w:val="1111"/>
        </w:trPr>
        <w:tc>
          <w:tcPr>
            <w:tcW w:w="9016" w:type="dxa"/>
          </w:tcPr>
          <w:p w14:paraId="1ED61AD8" w14:textId="77777777" w:rsidR="00D75207" w:rsidRPr="00737D4C" w:rsidRDefault="00D75207" w:rsidP="003B5763">
            <w:pPr>
              <w:rPr>
                <w:rFonts w:cs="Arial"/>
              </w:rPr>
            </w:pPr>
            <w:r w:rsidRPr="00737D4C">
              <w:rPr>
                <w:rFonts w:cs="Arial"/>
              </w:rPr>
              <w:t>By submitting this assessment, I confirm that I have read the CCT policy on Academic Misconduct and understand the implications of submitting work that is not my own or does not appropriately reference material taken from a third party or other source. I declare it to be my own work and that all material from third parties has been appropriately referenced. I further confirm that this work has not previously been submitted for assessment by myself or someone else in CCT College Dublin or any other higher education institution.</w:t>
            </w:r>
          </w:p>
          <w:p w14:paraId="16D09315" w14:textId="77777777" w:rsidR="00D75207" w:rsidRPr="00737D4C" w:rsidRDefault="00D75207" w:rsidP="003B5763">
            <w:pPr>
              <w:rPr>
                <w:rFonts w:cs="Arial"/>
                <w:sz w:val="20"/>
              </w:rPr>
            </w:pPr>
          </w:p>
        </w:tc>
      </w:tr>
    </w:tbl>
    <w:p w14:paraId="60135DCB" w14:textId="77777777" w:rsidR="00D75207" w:rsidRPr="00737D4C" w:rsidRDefault="00D75207" w:rsidP="00D75207">
      <w:pPr>
        <w:spacing w:after="0" w:line="240" w:lineRule="auto"/>
        <w:rPr>
          <w:rFonts w:cs="Arial"/>
          <w:sz w:val="20"/>
        </w:rPr>
      </w:pPr>
    </w:p>
    <w:p w14:paraId="62022849" w14:textId="77777777" w:rsidR="00D75207" w:rsidRPr="00737D4C" w:rsidRDefault="00D75207" w:rsidP="00D75207">
      <w:pPr>
        <w:spacing w:after="0" w:line="240" w:lineRule="auto"/>
        <w:rPr>
          <w:rFonts w:cs="Arial"/>
          <w:sz w:val="20"/>
        </w:rPr>
      </w:pPr>
    </w:p>
    <w:p w14:paraId="07D055CF" w14:textId="77777777" w:rsidR="00D75207" w:rsidRDefault="00D75207" w:rsidP="00D75207"/>
    <w:p w14:paraId="35594E0B" w14:textId="77777777" w:rsidR="005C53D4" w:rsidRDefault="005C53D4">
      <w:pPr>
        <w:rPr>
          <w:b/>
          <w:bCs/>
        </w:rPr>
      </w:pPr>
    </w:p>
    <w:p w14:paraId="46B0CDA3" w14:textId="77777777" w:rsidR="00D75207" w:rsidRDefault="00D75207">
      <w:pPr>
        <w:rPr>
          <w:b/>
          <w:bCs/>
        </w:rPr>
      </w:pPr>
    </w:p>
    <w:p w14:paraId="7D6A2972" w14:textId="77777777" w:rsidR="00D75207" w:rsidRDefault="00D75207">
      <w:pPr>
        <w:rPr>
          <w:b/>
          <w:bCs/>
        </w:rPr>
      </w:pPr>
    </w:p>
    <w:p w14:paraId="71CE49BA" w14:textId="77777777" w:rsidR="00705740" w:rsidRDefault="00705740">
      <w:pPr>
        <w:rPr>
          <w:b/>
          <w:bCs/>
        </w:rPr>
      </w:pPr>
    </w:p>
    <w:p w14:paraId="50102623" w14:textId="6339F854" w:rsidR="005C53D4" w:rsidRPr="005C53D4" w:rsidRDefault="005C53D4">
      <w:proofErr w:type="spellStart"/>
      <w:r>
        <w:rPr>
          <w:b/>
          <w:bCs/>
        </w:rPr>
        <w:lastRenderedPageBreak/>
        <w:t>Github</w:t>
      </w:r>
      <w:proofErr w:type="spellEnd"/>
      <w:r>
        <w:rPr>
          <w:b/>
          <w:bCs/>
        </w:rPr>
        <w:t xml:space="preserve"> </w:t>
      </w:r>
      <w:r w:rsidR="00705740">
        <w:rPr>
          <w:b/>
          <w:bCs/>
        </w:rPr>
        <w:t>Repository</w:t>
      </w:r>
      <w:r>
        <w:rPr>
          <w:b/>
          <w:bCs/>
        </w:rPr>
        <w:t xml:space="preserve">: </w:t>
      </w:r>
      <w:proofErr w:type="gramStart"/>
      <w:r w:rsidRPr="005C53D4">
        <w:t>repo:sbs</w:t>
      </w:r>
      <w:proofErr w:type="gramEnd"/>
      <w:r w:rsidRPr="005C53D4">
        <w:t>23060/POC-CA2</w:t>
      </w:r>
    </w:p>
    <w:p w14:paraId="3FDB1E3E" w14:textId="6FD1B788" w:rsidR="00705740" w:rsidRDefault="005C53D4">
      <w:pPr>
        <w:rPr>
          <w:b/>
          <w:bCs/>
        </w:rPr>
      </w:pPr>
      <w:r>
        <w:rPr>
          <w:b/>
          <w:bCs/>
        </w:rPr>
        <w:t>Word</w:t>
      </w:r>
      <w:r w:rsidR="00705740">
        <w:rPr>
          <w:b/>
          <w:bCs/>
        </w:rPr>
        <w:t xml:space="preserve"> Count: </w:t>
      </w:r>
      <w:r>
        <w:rPr>
          <w:b/>
          <w:bCs/>
        </w:rPr>
        <w:t xml:space="preserve"> </w:t>
      </w:r>
      <w:r w:rsidR="006D706E">
        <w:rPr>
          <w:b/>
          <w:bCs/>
        </w:rPr>
        <w:t>-</w:t>
      </w:r>
    </w:p>
    <w:p w14:paraId="07327200" w14:textId="77777777" w:rsidR="00705740" w:rsidRDefault="00705740">
      <w:pPr>
        <w:rPr>
          <w:b/>
          <w:bCs/>
        </w:rPr>
      </w:pPr>
    </w:p>
    <w:p w14:paraId="46DF62CA" w14:textId="77777777" w:rsidR="00705740" w:rsidRDefault="00705740">
      <w:pPr>
        <w:rPr>
          <w:b/>
          <w:bCs/>
        </w:rPr>
      </w:pPr>
    </w:p>
    <w:p w14:paraId="70C04EEA" w14:textId="354C3022" w:rsidR="002F2905" w:rsidRDefault="002F2905">
      <w:pPr>
        <w:rPr>
          <w:b/>
          <w:bCs/>
        </w:rPr>
      </w:pPr>
      <w:r>
        <w:rPr>
          <w:b/>
          <w:bCs/>
        </w:rPr>
        <w:t>Project Management Framework</w:t>
      </w:r>
    </w:p>
    <w:p w14:paraId="7FA612B7" w14:textId="13654D55" w:rsidR="00145DA9" w:rsidRPr="002F2905" w:rsidRDefault="002F2905" w:rsidP="00145DA9">
      <w:pPr>
        <w:pStyle w:val="Bibliography"/>
      </w:pPr>
      <w:r>
        <w:t>The CRISP-DM project management framework was chosen for implementing this project due to its focus on the business question at hand</w:t>
      </w:r>
      <w:r w:rsidR="00A47807">
        <w:t xml:space="preserve">, its </w:t>
      </w:r>
      <w:proofErr w:type="gramStart"/>
      <w:r w:rsidR="00A47807">
        <w:t>flexibility</w:t>
      </w:r>
      <w:proofErr w:type="gramEnd"/>
      <w:r w:rsidR="00A47807">
        <w:t xml:space="preserve"> and</w:t>
      </w:r>
      <w:r w:rsidR="00141CA9">
        <w:t xml:space="preserve"> the level of supporting material available. These three factors are considered</w:t>
      </w:r>
      <w:r w:rsidR="00920D03">
        <w:t xml:space="preserve"> central considerations when implementing any data science projec</w:t>
      </w:r>
      <w:r w:rsidR="007D5CE5">
        <w:t>t</w:t>
      </w:r>
      <w:r w:rsidR="00145DA9">
        <w:t xml:space="preserve"> </w:t>
      </w:r>
      <w:r w:rsidR="005466B2">
        <w:t xml:space="preserve">compared with alternative approaches such as SEMMA or </w:t>
      </w:r>
      <w:r w:rsidR="001C2B81">
        <w:t>KDD</w:t>
      </w:r>
      <w:r w:rsidR="00E64895">
        <w:t xml:space="preserve"> </w:t>
      </w:r>
      <w:r w:rsidR="00E64895">
        <w:fldChar w:fldCharType="begin"/>
      </w:r>
      <w:r w:rsidR="00E64895">
        <w:instrText xml:space="preserve"> ADDIN ZOTERO_ITEM CSL_CITATION {"citationID":"xFvSzVlW","properties":{"formattedCitation":"(D\\uc0\\u229{}derman &amp; Rosander 2018)","plainCitation":"(Dåderman &amp; Rosander 2018)","noteIndex":0},"citationItems":[{"id":13,"uris":["http://zotero.org/users/11438775/items/QJ9RVAWW"],"itemData":{"id":13,"type":"book","abstract":"Machine learning is when a computer can learn from data and draw its own conclusions without being explicitly programmed to do so. To implement machine learning effectively and correctly, it is imp ...","language":"eng","source":"kth.diva-portal.org","title":"Evaluating Frameworks for Implementing Machine Learning in Signal Processing : A Comparative Study of CRISP-DM, SEMMA and KDD","title-short":"Evaluating Frameworks for Implementing Machine Learning in Signal Processing","URL":"http://urn.kb.se/resolve?urn=urn:nbn:se:kth:diva-235408","author":[{"family":"Dåderman","given":"Antonia"},{"family":"Rosander","given":"Sara"}],"accessed":{"date-parts":[["2023",4,7]]},"issued":{"date-parts":[["2018"]]}}}],"schema":"https://github.com/citation-style-language/schema/raw/master/csl-citation.json"} </w:instrText>
      </w:r>
      <w:r w:rsidR="00E64895">
        <w:fldChar w:fldCharType="separate"/>
      </w:r>
      <w:r w:rsidR="00E64895" w:rsidRPr="00E64895">
        <w:rPr>
          <w:rFonts w:ascii="Calibri" w:hAnsi="Calibri" w:cs="Calibri"/>
          <w:szCs w:val="24"/>
        </w:rPr>
        <w:t>(Dåderman &amp; Rosander 2018)</w:t>
      </w:r>
      <w:r w:rsidR="00E64895">
        <w:fldChar w:fldCharType="end"/>
      </w:r>
      <w:r w:rsidR="001C2B81">
        <w:t>.</w:t>
      </w:r>
      <w:r w:rsidR="00951757">
        <w:t xml:space="preserve"> </w:t>
      </w:r>
    </w:p>
    <w:p w14:paraId="501A5A92" w14:textId="5E377407" w:rsidR="002F2905" w:rsidRPr="002F2905" w:rsidRDefault="002F2905"/>
    <w:p w14:paraId="5E5ABC5E" w14:textId="1CA0639E" w:rsidR="00241E09" w:rsidRPr="0008618A" w:rsidRDefault="00241E09">
      <w:pPr>
        <w:rPr>
          <w:b/>
          <w:bCs/>
        </w:rPr>
      </w:pPr>
      <w:r w:rsidRPr="0008618A">
        <w:rPr>
          <w:b/>
          <w:bCs/>
        </w:rPr>
        <w:t>Raw Data Gathering</w:t>
      </w:r>
    </w:p>
    <w:p w14:paraId="5B46DDBA" w14:textId="46C93FCD" w:rsidR="001D706B" w:rsidRDefault="006D1D5F">
      <w:r>
        <w:t xml:space="preserve">The </w:t>
      </w:r>
      <w:r w:rsidR="009D0282">
        <w:t xml:space="preserve">datasets selected for this research project </w:t>
      </w:r>
      <w:r w:rsidR="00846692">
        <w:t>are chosen with the below requirements in mind:</w:t>
      </w:r>
    </w:p>
    <w:p w14:paraId="1AF0264C" w14:textId="77777777" w:rsidR="00846692" w:rsidRDefault="00846692"/>
    <w:tbl>
      <w:tblPr>
        <w:tblW w:w="0" w:type="auto"/>
        <w:tblBorders>
          <w:top w:val="single" w:sz="8" w:space="0" w:color="A3A3A3"/>
          <w:left w:val="single" w:sz="8" w:space="0" w:color="A3A3A3"/>
          <w:bottom w:val="single" w:sz="8" w:space="0" w:color="A3A3A3"/>
          <w:right w:val="single" w:sz="8" w:space="0" w:color="A3A3A3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  <w:tblCaption w:val=""/>
        <w:tblDescription w:val=""/>
      </w:tblPr>
      <w:tblGrid>
        <w:gridCol w:w="6953"/>
        <w:gridCol w:w="1460"/>
      </w:tblGrid>
      <w:tr w:rsidR="005B1828" w:rsidRPr="00D3059E" w14:paraId="01F403C9" w14:textId="77777777" w:rsidTr="005B1828">
        <w:tc>
          <w:tcPr>
            <w:tcW w:w="69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106DE5C" w14:textId="5E40558A" w:rsidR="005B1828" w:rsidRPr="00D3059E" w:rsidRDefault="008C3F56" w:rsidP="00D3059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kern w:val="0"/>
                <w:lang w:eastAsia="en-IE"/>
                <w14:ligatures w14:val="none"/>
              </w:rPr>
            </w:pPr>
            <w:r>
              <w:rPr>
                <w:rFonts w:ascii="Calibri" w:eastAsia="Times New Roman" w:hAnsi="Calibri" w:cs="Calibri"/>
                <w:b/>
                <w:bCs/>
                <w:kern w:val="0"/>
                <w:lang w:eastAsia="en-IE"/>
                <w14:ligatures w14:val="none"/>
              </w:rPr>
              <w:t xml:space="preserve">Specific </w:t>
            </w:r>
            <w:r w:rsidR="005B1828" w:rsidRPr="00D3059E">
              <w:rPr>
                <w:rFonts w:ascii="Calibri" w:eastAsia="Times New Roman" w:hAnsi="Calibri" w:cs="Calibri"/>
                <w:b/>
                <w:bCs/>
                <w:kern w:val="0"/>
                <w:lang w:eastAsia="en-IE"/>
                <w14:ligatures w14:val="none"/>
              </w:rPr>
              <w:t>Req</w:t>
            </w:r>
            <w:r w:rsidR="005B1828" w:rsidRPr="000F4313">
              <w:rPr>
                <w:rFonts w:ascii="Calibri" w:eastAsia="Times New Roman" w:hAnsi="Calibri" w:cs="Calibri"/>
                <w:b/>
                <w:bCs/>
                <w:kern w:val="0"/>
                <w:lang w:eastAsia="en-IE"/>
                <w14:ligatures w14:val="none"/>
              </w:rPr>
              <w:t>uirements</w:t>
            </w:r>
          </w:p>
        </w:tc>
        <w:tc>
          <w:tcPr>
            <w:tcW w:w="14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6F8D3B66" w14:textId="77777777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b/>
                <w:bCs/>
                <w:kern w:val="0"/>
                <w:lang w:eastAsia="en-IE"/>
                <w14:ligatures w14:val="none"/>
              </w:rPr>
              <w:t>Module</w:t>
            </w:r>
          </w:p>
        </w:tc>
      </w:tr>
      <w:tr w:rsidR="005B1828" w:rsidRPr="00D3059E" w14:paraId="0EC658A7" w14:textId="77777777" w:rsidTr="005B1828">
        <w:tc>
          <w:tcPr>
            <w:tcW w:w="69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0941EC45" w14:textId="75019129" w:rsidR="005B1828" w:rsidRPr="00D3059E" w:rsidRDefault="00E43D25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G</w:t>
            </w:r>
            <w:r w:rsidR="005B1828"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 xml:space="preserve">ather and process data that has been stored in at least two distinct </w:t>
            </w:r>
            <w:proofErr w:type="gramStart"/>
            <w:r w:rsidR="005B1828"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formats</w:t>
            </w:r>
            <w:proofErr w:type="gramEnd"/>
          </w:p>
          <w:p w14:paraId="4111DA07" w14:textId="77777777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 </w:t>
            </w:r>
          </w:p>
          <w:p w14:paraId="6808B6DE" w14:textId="77777777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 </w:t>
            </w:r>
          </w:p>
        </w:tc>
        <w:tc>
          <w:tcPr>
            <w:tcW w:w="14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15C4448" w14:textId="3C3BE9D1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P</w:t>
            </w: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rogramming</w:t>
            </w:r>
          </w:p>
        </w:tc>
      </w:tr>
      <w:tr w:rsidR="005B1828" w:rsidRPr="00D3059E" w14:paraId="6ED9900F" w14:textId="77777777" w:rsidTr="005B1828">
        <w:tc>
          <w:tcPr>
            <w:tcW w:w="69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6A43A721" w14:textId="599786B6" w:rsidR="005B1828" w:rsidRPr="00D3059E" w:rsidRDefault="00E43D25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D</w:t>
            </w:r>
            <w:r w:rsidR="005B1828"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 xml:space="preserve">ocument and evaluate a testing and optimisation strategy for your </w:t>
            </w:r>
            <w:proofErr w:type="gramStart"/>
            <w:r w:rsidR="005B1828"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analysis</w:t>
            </w:r>
            <w:proofErr w:type="gramEnd"/>
          </w:p>
          <w:p w14:paraId="78599083" w14:textId="74BF2857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  </w:t>
            </w:r>
          </w:p>
          <w:p w14:paraId="1F09F6AA" w14:textId="213E93E6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 </w:t>
            </w:r>
            <w:r w:rsidR="00E43D25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P</w:t>
            </w: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lan and document how you ensured your code is doing what it is meant to, as well as ensuring that the code is making good use of your resources (</w:t>
            </w:r>
            <w:proofErr w:type="spellStart"/>
            <w:proofErr w:type="gramStart"/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eg</w:t>
            </w:r>
            <w:proofErr w:type="spellEnd"/>
            <w:proofErr w:type="gramEnd"/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 xml:space="preserve"> computing, time etc).</w:t>
            </w:r>
          </w:p>
          <w:p w14:paraId="5AF6E9BE" w14:textId="5BEB29C7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  </w:t>
            </w:r>
          </w:p>
          <w:p w14:paraId="4D72116A" w14:textId="77777777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 </w:t>
            </w:r>
          </w:p>
        </w:tc>
        <w:tc>
          <w:tcPr>
            <w:tcW w:w="14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2C12DEDC" w14:textId="645C2FBF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P</w:t>
            </w: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rogramming</w:t>
            </w:r>
          </w:p>
        </w:tc>
      </w:tr>
      <w:tr w:rsidR="005B1828" w:rsidRPr="00D3059E" w14:paraId="20BAC669" w14:textId="77777777" w:rsidTr="005B1828">
        <w:tc>
          <w:tcPr>
            <w:tcW w:w="69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2B787607" w14:textId="77777777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Inferential stats for possible population values</w:t>
            </w:r>
          </w:p>
        </w:tc>
        <w:tc>
          <w:tcPr>
            <w:tcW w:w="14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4754B7A5" w14:textId="2CAD4714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Stat</w:t>
            </w:r>
            <w:r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istics</w:t>
            </w:r>
          </w:p>
        </w:tc>
      </w:tr>
      <w:tr w:rsidR="005B1828" w:rsidRPr="00D3059E" w14:paraId="6715B297" w14:textId="77777777" w:rsidTr="005B1828">
        <w:tc>
          <w:tcPr>
            <w:tcW w:w="69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85A5F0B" w14:textId="77777777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 xml:space="preserve">5 different inferential statistics tests Ireland + 1 other country to </w:t>
            </w:r>
            <w:proofErr w:type="gramStart"/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compare</w:t>
            </w:r>
            <w:proofErr w:type="gramEnd"/>
          </w:p>
          <w:p w14:paraId="7DFD0BF9" w14:textId="77777777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Parametric and non-parametric testing</w:t>
            </w:r>
          </w:p>
        </w:tc>
        <w:tc>
          <w:tcPr>
            <w:tcW w:w="14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6FC14DA2" w14:textId="194C873A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Stat</w:t>
            </w:r>
            <w:r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istics</w:t>
            </w:r>
          </w:p>
        </w:tc>
      </w:tr>
      <w:tr w:rsidR="005B1828" w:rsidRPr="00D3059E" w14:paraId="40AAB2F3" w14:textId="77777777" w:rsidTr="005B1828">
        <w:tc>
          <w:tcPr>
            <w:tcW w:w="69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46713C4C" w14:textId="77777777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 xml:space="preserve">At least 2 models to </w:t>
            </w:r>
            <w:proofErr w:type="gramStart"/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compare and contrast</w:t>
            </w:r>
            <w:proofErr w:type="gramEnd"/>
          </w:p>
        </w:tc>
        <w:tc>
          <w:tcPr>
            <w:tcW w:w="14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0123099A" w14:textId="38A76B1E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ML</w:t>
            </w:r>
            <w:r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 xml:space="preserve"> (Machine learning)</w:t>
            </w:r>
          </w:p>
        </w:tc>
      </w:tr>
      <w:tr w:rsidR="005B1828" w:rsidRPr="00D3059E" w14:paraId="3B76938D" w14:textId="77777777" w:rsidTr="005B1828">
        <w:tc>
          <w:tcPr>
            <w:tcW w:w="69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6F9FEEB7" w14:textId="77777777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 xml:space="preserve">At least 2 approaches (prediction, classification etc.) with </w:t>
            </w:r>
            <w:proofErr w:type="spellStart"/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GridSearchCV</w:t>
            </w:r>
            <w:proofErr w:type="spellEnd"/>
          </w:p>
        </w:tc>
        <w:tc>
          <w:tcPr>
            <w:tcW w:w="14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6595C589" w14:textId="77777777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ML</w:t>
            </w:r>
          </w:p>
        </w:tc>
      </w:tr>
      <w:tr w:rsidR="005B1828" w:rsidRPr="00D3059E" w14:paraId="326702CA" w14:textId="77777777" w:rsidTr="005B1828">
        <w:tc>
          <w:tcPr>
            <w:tcW w:w="69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4F0755EC" w14:textId="77777777" w:rsidR="005B1828" w:rsidRPr="0006357E" w:rsidRDefault="005B1828" w:rsidP="00D3059E">
            <w:pPr>
              <w:spacing w:after="14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06357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Collect and develop a dataset based on the construction topic related to Ireland as well as other parts of the world. Perform a sentimental analysis for an appropriate construction topic (e.g., house price, availability of labour etc…) for producers and consumers point of view in Ireland.</w:t>
            </w:r>
          </w:p>
          <w:p w14:paraId="22D3E511" w14:textId="6442CE12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  </w:t>
            </w:r>
          </w:p>
        </w:tc>
        <w:tc>
          <w:tcPr>
            <w:tcW w:w="14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60783FC" w14:textId="77777777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ML</w:t>
            </w:r>
          </w:p>
        </w:tc>
      </w:tr>
    </w:tbl>
    <w:p w14:paraId="53ADE4F7" w14:textId="77777777" w:rsidR="00846692" w:rsidRDefault="00846692"/>
    <w:p w14:paraId="57B8D180" w14:textId="731EE479" w:rsidR="0056230F" w:rsidRDefault="00723F50">
      <w:r>
        <w:t xml:space="preserve">The above requirements dictate the kind of data and data sources that </w:t>
      </w:r>
      <w:r w:rsidR="00B63FCE">
        <w:t>need to be considered when choosing a dataset</w:t>
      </w:r>
      <w:r w:rsidR="005114F8">
        <w:t xml:space="preserve"> for this study.</w:t>
      </w:r>
      <w:r w:rsidR="009A7655">
        <w:t xml:space="preserve"> One example of this includes the requirement to gather and process data that has been </w:t>
      </w:r>
      <w:r w:rsidR="006E297F">
        <w:t>stored in at least two distinct formats. To fulfil this requirement, data needs to be chose</w:t>
      </w:r>
      <w:r w:rsidR="00A81028">
        <w:t xml:space="preserve">n </w:t>
      </w:r>
      <w:r w:rsidR="00515D9B">
        <w:t>from two separate formats and collated together in one format</w:t>
      </w:r>
      <w:r w:rsidR="00686890">
        <w:t xml:space="preserve"> </w:t>
      </w:r>
      <w:proofErr w:type="gramStart"/>
      <w:r w:rsidR="00686890">
        <w:t>in order to</w:t>
      </w:r>
      <w:proofErr w:type="gramEnd"/>
      <w:r w:rsidR="00686890">
        <w:t xml:space="preserve"> be analysed</w:t>
      </w:r>
      <w:r w:rsidR="00515D9B">
        <w:t>, or a dataset can be split</w:t>
      </w:r>
      <w:r w:rsidR="00686890">
        <w:t xml:space="preserve"> into two with one </w:t>
      </w:r>
      <w:r w:rsidR="0008618A">
        <w:t xml:space="preserve">of the split </w:t>
      </w:r>
      <w:r w:rsidR="00686890">
        <w:t>hal</w:t>
      </w:r>
      <w:r w:rsidR="0008618A">
        <w:t>ves</w:t>
      </w:r>
      <w:r w:rsidR="00686890">
        <w:t xml:space="preserve"> transformed to </w:t>
      </w:r>
      <w:r w:rsidR="0008618A">
        <w:t>an</w:t>
      </w:r>
      <w:r w:rsidR="00686890">
        <w:t xml:space="preserve"> alternative format.</w:t>
      </w:r>
      <w:r w:rsidR="003F416B">
        <w:t xml:space="preserve"> The timeline of </w:t>
      </w:r>
      <w:proofErr w:type="spellStart"/>
      <w:r w:rsidR="003F416B">
        <w:t>Github</w:t>
      </w:r>
      <w:proofErr w:type="spellEnd"/>
      <w:r w:rsidR="003F416B">
        <w:t xml:space="preserve"> commits demonstrates the project planning associated with this research project</w:t>
      </w:r>
      <w:r w:rsidR="00A339B9">
        <w:t>.</w:t>
      </w:r>
    </w:p>
    <w:p w14:paraId="601D8A92" w14:textId="77777777" w:rsidR="00A339B9" w:rsidRDefault="00A339B9"/>
    <w:p w14:paraId="5D640AEB" w14:textId="77777777" w:rsidR="00A339B9" w:rsidRDefault="00A339B9"/>
    <w:p w14:paraId="77F420AC" w14:textId="77777777" w:rsidR="0056230F" w:rsidRDefault="0056230F"/>
    <w:p w14:paraId="01DD577C" w14:textId="77777777" w:rsidR="0056230F" w:rsidRDefault="0056230F"/>
    <w:p w14:paraId="62D6617E" w14:textId="77777777" w:rsidR="0056230F" w:rsidRDefault="0056230F"/>
    <w:p w14:paraId="6A81CF06" w14:textId="77777777" w:rsidR="0056230F" w:rsidRDefault="0056230F"/>
    <w:p w14:paraId="63B1D14D" w14:textId="77777777" w:rsidR="0056230F" w:rsidRDefault="0056230F"/>
    <w:p w14:paraId="112AD024" w14:textId="77777777" w:rsidR="0056230F" w:rsidRDefault="0056230F"/>
    <w:p w14:paraId="6566CD48" w14:textId="77777777" w:rsidR="0056230F" w:rsidRDefault="0056230F"/>
    <w:p w14:paraId="70AB5383" w14:textId="77777777" w:rsidR="0056230F" w:rsidRDefault="0056230F"/>
    <w:p w14:paraId="2EB0FA51" w14:textId="77777777" w:rsidR="0056230F" w:rsidRDefault="0056230F"/>
    <w:p w14:paraId="004AB4DD" w14:textId="77777777" w:rsidR="0056230F" w:rsidRDefault="0056230F"/>
    <w:p w14:paraId="72D6A8BD" w14:textId="77777777" w:rsidR="0056230F" w:rsidRDefault="0056230F"/>
    <w:p w14:paraId="15DDB9D5" w14:textId="77777777" w:rsidR="0056230F" w:rsidRDefault="0056230F"/>
    <w:p w14:paraId="7D236E7F" w14:textId="77777777" w:rsidR="0056230F" w:rsidRDefault="0056230F"/>
    <w:p w14:paraId="2F480022" w14:textId="77777777" w:rsidR="0056230F" w:rsidRDefault="0056230F"/>
    <w:p w14:paraId="608904EE" w14:textId="77777777" w:rsidR="0056230F" w:rsidRDefault="0056230F"/>
    <w:p w14:paraId="21ACD30E" w14:textId="77777777" w:rsidR="0056230F" w:rsidRDefault="0056230F"/>
    <w:p w14:paraId="1C8A3034" w14:textId="77777777" w:rsidR="0056230F" w:rsidRDefault="0056230F"/>
    <w:p w14:paraId="3D103CB7" w14:textId="77777777" w:rsidR="0056230F" w:rsidRDefault="0056230F"/>
    <w:p w14:paraId="223E4716" w14:textId="77777777" w:rsidR="0056230F" w:rsidRDefault="0056230F"/>
    <w:p w14:paraId="06DB5C34" w14:textId="77777777" w:rsidR="0056230F" w:rsidRDefault="0056230F"/>
    <w:p w14:paraId="7940E29C" w14:textId="77777777" w:rsidR="0056230F" w:rsidRPr="0056230F" w:rsidRDefault="0056230F" w:rsidP="0056230F">
      <w:pPr>
        <w:pStyle w:val="Bibliography"/>
        <w:rPr>
          <w:b/>
          <w:bCs/>
          <w:u w:val="single"/>
        </w:rPr>
      </w:pPr>
      <w:r w:rsidRPr="0056230F">
        <w:rPr>
          <w:b/>
          <w:bCs/>
          <w:u w:val="single"/>
        </w:rPr>
        <w:t>Bibliography</w:t>
      </w:r>
    </w:p>
    <w:p w14:paraId="41611880" w14:textId="77777777" w:rsidR="00E64895" w:rsidRPr="00E64895" w:rsidRDefault="0056230F" w:rsidP="00E64895">
      <w:pPr>
        <w:pStyle w:val="Bibliography"/>
        <w:rPr>
          <w:rFonts w:ascii="Calibri" w:hAns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E64895" w:rsidRPr="00E64895">
        <w:rPr>
          <w:rFonts w:ascii="Calibri" w:hAnsi="Calibri" w:cs="Calibri"/>
        </w:rPr>
        <w:t xml:space="preserve">Dåderman, A. and Rosander, S. (2018) </w:t>
      </w:r>
      <w:r w:rsidR="00E64895" w:rsidRPr="00E64895">
        <w:rPr>
          <w:rFonts w:ascii="Calibri" w:hAnsi="Calibri" w:cs="Calibri"/>
          <w:i/>
          <w:iCs/>
        </w:rPr>
        <w:t>Evaluating Frameworks for Implementing Machine Learning in Signal Processing : A Comparative Study of CRISP-DM, SEMMA and KDD</w:t>
      </w:r>
      <w:r w:rsidR="00E64895" w:rsidRPr="00E64895">
        <w:rPr>
          <w:rFonts w:ascii="Calibri" w:hAnsi="Calibri" w:cs="Calibri"/>
        </w:rPr>
        <w:t>. [Online]. Available at: http://urn.kb.se/resolve?urn=urn:nbn:se:kth:diva-235408 (Accessed: 7 April 2023).</w:t>
      </w:r>
    </w:p>
    <w:p w14:paraId="2F3196A2" w14:textId="17DE02E3" w:rsidR="0056230F" w:rsidRDefault="0056230F">
      <w:r>
        <w:lastRenderedPageBreak/>
        <w:fldChar w:fldCharType="end"/>
      </w:r>
    </w:p>
    <w:sectPr w:rsidR="0056230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41E09"/>
    <w:rsid w:val="000365C6"/>
    <w:rsid w:val="00042993"/>
    <w:rsid w:val="0006357E"/>
    <w:rsid w:val="0008618A"/>
    <w:rsid w:val="000F4313"/>
    <w:rsid w:val="00141CA9"/>
    <w:rsid w:val="00145DA9"/>
    <w:rsid w:val="001C2B81"/>
    <w:rsid w:val="001D706B"/>
    <w:rsid w:val="002002CC"/>
    <w:rsid w:val="0021197C"/>
    <w:rsid w:val="00211CF1"/>
    <w:rsid w:val="00241E09"/>
    <w:rsid w:val="002425C5"/>
    <w:rsid w:val="002F2905"/>
    <w:rsid w:val="003F416B"/>
    <w:rsid w:val="0044109A"/>
    <w:rsid w:val="0046345D"/>
    <w:rsid w:val="004F11B2"/>
    <w:rsid w:val="005114F8"/>
    <w:rsid w:val="00515D9B"/>
    <w:rsid w:val="005466B2"/>
    <w:rsid w:val="0056230F"/>
    <w:rsid w:val="005B1828"/>
    <w:rsid w:val="005B5F62"/>
    <w:rsid w:val="005C53D4"/>
    <w:rsid w:val="00686890"/>
    <w:rsid w:val="006D1D5F"/>
    <w:rsid w:val="006D6B07"/>
    <w:rsid w:val="006D706E"/>
    <w:rsid w:val="006E297F"/>
    <w:rsid w:val="00705740"/>
    <w:rsid w:val="00723F50"/>
    <w:rsid w:val="00757F8A"/>
    <w:rsid w:val="007D5CE5"/>
    <w:rsid w:val="00846692"/>
    <w:rsid w:val="008C3F56"/>
    <w:rsid w:val="00920D03"/>
    <w:rsid w:val="00951757"/>
    <w:rsid w:val="009A7655"/>
    <w:rsid w:val="009D0282"/>
    <w:rsid w:val="00A339B9"/>
    <w:rsid w:val="00A47807"/>
    <w:rsid w:val="00A741B9"/>
    <w:rsid w:val="00A81028"/>
    <w:rsid w:val="00B63FCE"/>
    <w:rsid w:val="00C71731"/>
    <w:rsid w:val="00C8785F"/>
    <w:rsid w:val="00CE01D4"/>
    <w:rsid w:val="00D07684"/>
    <w:rsid w:val="00D3059E"/>
    <w:rsid w:val="00D51EC5"/>
    <w:rsid w:val="00D75207"/>
    <w:rsid w:val="00DB2D06"/>
    <w:rsid w:val="00E43D25"/>
    <w:rsid w:val="00E50772"/>
    <w:rsid w:val="00E64895"/>
    <w:rsid w:val="00E7396B"/>
    <w:rsid w:val="00E81A97"/>
    <w:rsid w:val="00FF55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0C1F230"/>
  <w15:chartTrackingRefBased/>
  <w15:docId w15:val="{3899CD1D-A654-4245-90DD-8C41AAE9635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E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D3059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en-IE"/>
      <w14:ligatures w14:val="none"/>
    </w:rPr>
  </w:style>
  <w:style w:type="character" w:styleId="HTMLCite">
    <w:name w:val="HTML Cite"/>
    <w:basedOn w:val="DefaultParagraphFont"/>
    <w:uiPriority w:val="99"/>
    <w:semiHidden/>
    <w:unhideWhenUsed/>
    <w:rsid w:val="00D3059E"/>
    <w:rPr>
      <w:i/>
      <w:iCs/>
    </w:rPr>
  </w:style>
  <w:style w:type="character" w:styleId="Hyperlink">
    <w:name w:val="Hyperlink"/>
    <w:basedOn w:val="DefaultParagraphFont"/>
    <w:uiPriority w:val="99"/>
    <w:semiHidden/>
    <w:unhideWhenUsed/>
    <w:rsid w:val="00D3059E"/>
    <w:rPr>
      <w:color w:val="0000FF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2002CC"/>
  </w:style>
  <w:style w:type="table" w:styleId="TableGrid">
    <w:name w:val="Table Grid"/>
    <w:basedOn w:val="TableNormal"/>
    <w:uiPriority w:val="59"/>
    <w:rsid w:val="00D75207"/>
    <w:pPr>
      <w:spacing w:after="0" w:line="240" w:lineRule="auto"/>
    </w:pPr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54178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464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3</TotalTime>
  <Pages>4</Pages>
  <Words>720</Words>
  <Characters>4108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trick O'Connor</dc:creator>
  <cp:keywords/>
  <dc:description/>
  <cp:lastModifiedBy>Patrick O'Connor</cp:lastModifiedBy>
  <cp:revision>60</cp:revision>
  <dcterms:created xsi:type="dcterms:W3CDTF">2023-04-29T12:41:00Z</dcterms:created>
  <dcterms:modified xsi:type="dcterms:W3CDTF">2023-05-19T19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3"&gt;&lt;session id="KxlghCnq"/&gt;&lt;style id="http://www.zotero.org/styles/harvard-durham-university-business-school" hasBibliography="1" bibliographyStyleHasBeenSet="1"/&gt;&lt;prefs&gt;&lt;pref name="fieldType" value="Field"/&gt;&lt;/p</vt:lpwstr>
  </property>
  <property fmtid="{D5CDD505-2E9C-101B-9397-08002B2CF9AE}" pid="3" name="ZOTERO_PREF_2">
    <vt:lpwstr>refs&gt;&lt;/data&gt;</vt:lpwstr>
  </property>
</Properties>
</file>